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r>
        <w:t>Manuscript Language and Citation</w:t>
      </w:r>
    </w:p>
    <w:p w14:paraId="60996A0E" w14:textId="089FBBEC" w:rsidR="00CA38D7"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w:t>
      </w:r>
      <w:r>
        <w:lastRenderedPageBreak/>
        <w:t>certain</w:t>
      </w:r>
      <w:r w:rsidR="00B94BBE">
        <w:t>ly</w:t>
      </w:r>
      <w:r>
        <w:t xml:space="preserve"> need to be adjusted. Please note that, for now, the manuscript is under review at Imaging Neuroscience. The reference here will be updated following official publication.</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72C8542D" w:rsidR="00DC1D35" w:rsidRPr="00DC1D35" w:rsidRDefault="00DC1D35" w:rsidP="00DC1D35">
      <w:r w:rsidRPr="00DC1D35">
        <w:t xml:space="preserve">In </w:t>
      </w:r>
      <w:r>
        <w:t>the current work</w:t>
      </w:r>
      <w:r w:rsidRPr="00DC1D35">
        <w:t>, the Automatic CICADA Pipeline was applied with non-aggressive noise IC regression, second-order polynomial detrending, bandpass filtering (0.008–0.15 Hz), and 3 mm Gaussian spatial smoothing. Denoising effectiveness was verified through visual inspection of both subject-level and group-level QC plots. Two subjects were automatically flagged as CICADA outliers and excluded from further analysis, consistent with the QC plot assessments. The remaining denoised data were used for all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002372A7" w:rsidR="00A83A63" w:rsidRDefault="00A83A63" w:rsidP="004C1C9D">
      <w:r>
        <w:t>(</w:t>
      </w:r>
      <w:r w:rsidR="008C35CF">
        <w:t>under review</w:t>
      </w:r>
      <w:r>
        <w:t xml:space="preserve">) Dodd KC, </w:t>
      </w:r>
      <w:proofErr w:type="spellStart"/>
      <w:r>
        <w:t>McHugo</w:t>
      </w:r>
      <w:proofErr w:type="spellEnd"/>
      <w:r>
        <w:t xml:space="preserve"> M, Sarabia L, Wylie KP, </w:t>
      </w:r>
      <w:proofErr w:type="spellStart"/>
      <w:r>
        <w:t>Legget</w:t>
      </w:r>
      <w:proofErr w:type="spellEnd"/>
      <w:r>
        <w:t xml:space="preserve"> KT, Cornier MA, Tregellas JR. CICADA: An automated and flexible tool for comprehensive fMRI noise reduction. Imaging Neuroscience. 2025.</w:t>
      </w:r>
    </w:p>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88057E" w:rsidRDefault="002A4066" w:rsidP="004C1C9D">
      <w:pPr>
        <w:rPr>
          <w:b/>
          <w:bCs/>
        </w:rPr>
      </w:pPr>
      <w:r w:rsidRPr="0088057E">
        <w:rPr>
          <w:b/>
          <w:bCs/>
        </w:rPr>
        <w:t xml:space="preserve">General </w:t>
      </w:r>
      <w:r w:rsidR="00546A04" w:rsidRPr="0088057E">
        <w:rPr>
          <w:b/>
          <w:bCs/>
        </w:rPr>
        <w:t xml:space="preserve">Set Up </w:t>
      </w:r>
      <w:r w:rsidRPr="0088057E">
        <w:rPr>
          <w:b/>
          <w:bCs/>
        </w:rPr>
        <w:t>Steps:</w:t>
      </w:r>
    </w:p>
    <w:p w14:paraId="632F6421" w14:textId="77777777" w:rsidR="00546A04" w:rsidRDefault="003D61A4" w:rsidP="002A4066">
      <w:pPr>
        <w:pStyle w:val="ListParagraph"/>
        <w:numPr>
          <w:ilvl w:val="0"/>
          <w:numId w:val="8"/>
        </w:numPr>
        <w:rPr>
          <w:rFonts w:ascii="Times New Roman" w:hAnsi="Times New Roman" w:cs="Times New Roman"/>
        </w:rPr>
      </w:pPr>
      <w:r w:rsidRPr="00546A04">
        <w:rPr>
          <w:rFonts w:ascii="Times New Roman" w:hAnsi="Times New Roman" w:cs="Times New Roman"/>
          <w:b/>
          <w:bCs/>
        </w:rPr>
        <w:t>Have required software</w:t>
      </w:r>
      <w:r w:rsidRPr="004F3FF6">
        <w:rPr>
          <w:rFonts w:ascii="Times New Roman" w:hAnsi="Times New Roman" w:cs="Times New Roman"/>
        </w:rPr>
        <w:t xml:space="preserve">: </w:t>
      </w:r>
    </w:p>
    <w:p w14:paraId="516ED0A7" w14:textId="373315C1"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FSL </w:t>
      </w:r>
      <w:r>
        <w:rPr>
          <w:rFonts w:ascii="Times New Roman" w:hAnsi="Times New Roman" w:cs="Times New Roman"/>
        </w:rPr>
        <w:t>(tested v6.0.5.2)</w:t>
      </w:r>
    </w:p>
    <w:p w14:paraId="214228FE" w14:textId="69352970"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Matlab </w:t>
      </w:r>
      <w:r w:rsidRPr="00546A04">
        <w:rPr>
          <w:rFonts w:ascii="Times New Roman" w:hAnsi="Times New Roman" w:cs="Times New Roman"/>
        </w:rPr>
        <w:t>(tested version 2022a)</w:t>
      </w:r>
    </w:p>
    <w:p w14:paraId="759FEC3A" w14:textId="77777777"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Toolboxes:</w:t>
      </w:r>
      <w:r w:rsidR="002A4066" w:rsidRPr="004F3FF6">
        <w:rPr>
          <w:rFonts w:ascii="Times New Roman" w:hAnsi="Times New Roman" w:cs="Times New Roman"/>
        </w:rPr>
        <w:t xml:space="preserve"> Statistics &amp; Machine Learning, Image Processing, Image Acquisition, Bioinformatics</w:t>
      </w:r>
      <w:r>
        <w:rPr>
          <w:rFonts w:ascii="Times New Roman" w:hAnsi="Times New Roman" w:cs="Times New Roman"/>
        </w:rPr>
        <w:t>)</w:t>
      </w:r>
      <w:r w:rsidR="003D61A4" w:rsidRPr="004F3FF6">
        <w:rPr>
          <w:rFonts w:ascii="Times New Roman" w:hAnsi="Times New Roman" w:cs="Times New Roman"/>
        </w:rPr>
        <w:t xml:space="preserve">. </w:t>
      </w:r>
    </w:p>
    <w:p w14:paraId="49126F87" w14:textId="47991214" w:rsidR="002A4066" w:rsidRPr="004F3FF6" w:rsidRDefault="00546A04" w:rsidP="00546A04">
      <w:pPr>
        <w:pStyle w:val="ListParagraph"/>
        <w:numPr>
          <w:ilvl w:val="1"/>
          <w:numId w:val="8"/>
        </w:numPr>
        <w:rPr>
          <w:rFonts w:ascii="Times New Roman" w:hAnsi="Times New Roman" w:cs="Times New Roman"/>
        </w:rPr>
      </w:pPr>
      <w:r w:rsidRPr="00546A04">
        <w:rPr>
          <w:rFonts w:ascii="Times New Roman" w:hAnsi="Times New Roman" w:cs="Times New Roman"/>
          <w:b/>
          <w:bCs/>
        </w:rPr>
        <w:t>CICADA</w:t>
      </w:r>
      <w:r>
        <w:rPr>
          <w:rFonts w:ascii="Times New Roman" w:hAnsi="Times New Roman" w:cs="Times New Roman"/>
        </w:rPr>
        <w:t xml:space="preserve">: </w:t>
      </w:r>
      <w:r w:rsidR="003D61A4" w:rsidRPr="004F3FF6">
        <w:rPr>
          <w:rFonts w:ascii="Times New Roman" w:hAnsi="Times New Roman" w:cs="Times New Roman"/>
        </w:rPr>
        <w:t xml:space="preserve">Download </w:t>
      </w:r>
      <w:r>
        <w:rPr>
          <w:rFonts w:ascii="Times New Roman" w:hAnsi="Times New Roman" w:cs="Times New Roman"/>
        </w:rPr>
        <w:t xml:space="preserve">whole </w:t>
      </w:r>
      <w:r w:rsidR="003D61A4" w:rsidRPr="004F3FF6">
        <w:rPr>
          <w:rFonts w:ascii="Times New Roman" w:hAnsi="Times New Roman" w:cs="Times New Roman"/>
        </w:rPr>
        <w:t>CICADA folder from GitHub.</w:t>
      </w:r>
    </w:p>
    <w:p w14:paraId="6EE4129C" w14:textId="508BAD8C" w:rsidR="00546A04" w:rsidRPr="00546A04" w:rsidRDefault="00546A04" w:rsidP="002A4066">
      <w:pPr>
        <w:pStyle w:val="ListParagraph"/>
        <w:numPr>
          <w:ilvl w:val="0"/>
          <w:numId w:val="8"/>
        </w:numPr>
        <w:rPr>
          <w:rFonts w:ascii="Times New Roman" w:hAnsi="Times New Roman" w:cs="Times New Roman"/>
          <w:b/>
          <w:bCs/>
        </w:rPr>
      </w:pPr>
      <w:r>
        <w:rPr>
          <w:rFonts w:ascii="Times New Roman" w:hAnsi="Times New Roman" w:cs="Times New Roman"/>
          <w:b/>
          <w:bCs/>
        </w:rPr>
        <w:t>Check Software Configuration</w:t>
      </w:r>
      <w:r w:rsidR="003D61A4" w:rsidRPr="00546A04">
        <w:rPr>
          <w:rFonts w:ascii="Times New Roman" w:hAnsi="Times New Roman" w:cs="Times New Roman"/>
          <w:b/>
          <w:bCs/>
        </w:rPr>
        <w:t xml:space="preserve">: </w:t>
      </w:r>
    </w:p>
    <w:p w14:paraId="30DF4F39" w14:textId="7F2430CC" w:rsidR="00546A04" w:rsidRPr="00546A04" w:rsidRDefault="00546A04" w:rsidP="00546A04">
      <w:pPr>
        <w:pStyle w:val="ListParagraph"/>
        <w:numPr>
          <w:ilvl w:val="1"/>
          <w:numId w:val="8"/>
        </w:numPr>
        <w:rPr>
          <w:rFonts w:ascii="Times New Roman" w:hAnsi="Times New Roman" w:cs="Times New Roman"/>
          <w:b/>
          <w:bCs/>
        </w:rPr>
      </w:pPr>
      <w:r>
        <w:rPr>
          <w:rFonts w:ascii="Times New Roman" w:hAnsi="Times New Roman" w:cs="Times New Roman"/>
          <w:b/>
          <w:bCs/>
        </w:rPr>
        <w:t>Check that FSL saves files as .nii.gz</w:t>
      </w:r>
    </w:p>
    <w:p w14:paraId="6A103DB9" w14:textId="6BEBE90F"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 xml:space="preserve">In terminal: </w:t>
      </w:r>
      <w:r w:rsidRPr="00546A04">
        <w:rPr>
          <w:rFonts w:ascii="Menlo" w:hAnsi="Menlo" w:cs="Menlo"/>
          <w:color w:val="000000"/>
        </w:rPr>
        <w:t>echo</w:t>
      </w:r>
      <w:r>
        <w:rPr>
          <w:rFonts w:ascii="Menlo" w:hAnsi="Menlo" w:cs="Menlo"/>
          <w:color w:val="000000"/>
          <w:sz w:val="22"/>
          <w:szCs w:val="22"/>
        </w:rPr>
        <w:t xml:space="preserve"> </w:t>
      </w:r>
      <w:r w:rsidRPr="00546A04">
        <w:rPr>
          <w:rFonts w:ascii="Menlo" w:hAnsi="Menlo" w:cs="Menlo"/>
          <w:color w:val="000000"/>
        </w:rPr>
        <w:t>$FSLOUTPUTTYPE</w:t>
      </w:r>
      <w:r w:rsidRPr="00546A04">
        <w:rPr>
          <w:rFonts w:ascii="Times New Roman" w:hAnsi="Times New Roman" w:cs="Times New Roman"/>
        </w:rPr>
        <w:t xml:space="preserve"> should say </w:t>
      </w:r>
      <w:r w:rsidRPr="00546A04">
        <w:rPr>
          <w:rFonts w:ascii="Menlo" w:hAnsi="Menlo" w:cs="Menlo"/>
          <w:color w:val="000000"/>
        </w:rPr>
        <w:t>NIFTI_GZ</w:t>
      </w:r>
    </w:p>
    <w:p w14:paraId="70ECB08D" w14:textId="73CE35A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color w:val="000000"/>
        </w:rPr>
        <w:lastRenderedPageBreak/>
        <w:t xml:space="preserve">Check that </w:t>
      </w:r>
      <w:r w:rsidRPr="00546A04">
        <w:rPr>
          <w:rFonts w:ascii="Times New Roman" w:hAnsi="Times New Roman" w:cs="Times New Roman"/>
          <w:b/>
          <w:bCs/>
          <w:color w:val="000000"/>
        </w:rPr>
        <w:t xml:space="preserve">Matlab </w:t>
      </w:r>
      <w:r>
        <w:rPr>
          <w:rFonts w:ascii="Times New Roman" w:hAnsi="Times New Roman" w:cs="Times New Roman"/>
          <w:b/>
          <w:bCs/>
          <w:color w:val="000000"/>
        </w:rPr>
        <w:t>can call FSL</w:t>
      </w:r>
    </w:p>
    <w:p w14:paraId="48AF8E03" w14:textId="7B84FAB1"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color w:val="000000"/>
        </w:rPr>
        <w:t xml:space="preserve">In Matlab: </w:t>
      </w:r>
      <w:r w:rsidRPr="00546A04">
        <w:rPr>
          <w:rFonts w:ascii="Menlo" w:hAnsi="Menlo" w:cs="Menlo"/>
        </w:rPr>
        <w:t xml:space="preserve">[status, output] = </w:t>
      </w:r>
      <w:proofErr w:type="spellStart"/>
      <w:r w:rsidRPr="00546A04">
        <w:rPr>
          <w:rFonts w:ascii="Menlo" w:hAnsi="Menlo" w:cs="Menlo"/>
        </w:rPr>
        <w:t>call_fsl</w:t>
      </w:r>
      <w:proofErr w:type="spellEnd"/>
      <w:r w:rsidRPr="00546A04">
        <w:rPr>
          <w:rFonts w:ascii="Menlo" w:hAnsi="Menlo" w:cs="Menlo"/>
        </w:rPr>
        <w:t>('flirt -version')</w:t>
      </w:r>
      <w:r w:rsidRPr="00546A04">
        <w:rPr>
          <w:rFonts w:ascii="Times New Roman" w:hAnsi="Times New Roman" w:cs="Times New Roman"/>
        </w:rPr>
        <w:t xml:space="preserve"> </w:t>
      </w:r>
      <w:r>
        <w:rPr>
          <w:rFonts w:ascii="Times New Roman" w:hAnsi="Times New Roman" w:cs="Times New Roman"/>
        </w:rPr>
        <w:t>should show output as your FLIRT version</w:t>
      </w:r>
    </w:p>
    <w:p w14:paraId="6101D289" w14:textId="1377C51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Check that Matlab can call CICADA</w:t>
      </w:r>
    </w:p>
    <w:p w14:paraId="12621AF3" w14:textId="42AE1F0D" w:rsidR="003D61A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Add CICADA (with subfolders) to Matlab path, if it is not already</w:t>
      </w:r>
    </w:p>
    <w:p w14:paraId="12146BFF" w14:textId="5ED52CF5" w:rsidR="00546A04" w:rsidRDefault="00546A04" w:rsidP="00546A04">
      <w:pPr>
        <w:pStyle w:val="ListParagraph"/>
        <w:numPr>
          <w:ilvl w:val="0"/>
          <w:numId w:val="8"/>
        </w:numPr>
        <w:rPr>
          <w:rFonts w:ascii="Times New Roman" w:hAnsi="Times New Roman" w:cs="Times New Roman"/>
        </w:rPr>
      </w:pPr>
      <w:r>
        <w:rPr>
          <w:rFonts w:ascii="Times New Roman" w:hAnsi="Times New Roman" w:cs="Times New Roman"/>
          <w:b/>
          <w:bCs/>
        </w:rPr>
        <w:t>Check Your Data Set Up</w:t>
      </w:r>
    </w:p>
    <w:p w14:paraId="03F0FA8E" w14:textId="299A4D53"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BIDS Formatting</w:t>
      </w:r>
    </w:p>
    <w:p w14:paraId="24368899" w14:textId="6EEB1195"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CICADA/</w:t>
      </w:r>
      <w:proofErr w:type="spellStart"/>
      <w:r>
        <w:rPr>
          <w:rFonts w:ascii="Times New Roman" w:hAnsi="Times New Roman" w:cs="Times New Roman"/>
        </w:rPr>
        <w:t>example_CICADA_flow</w:t>
      </w:r>
      <w:proofErr w:type="spellEnd"/>
      <w:r>
        <w:rPr>
          <w:rFonts w:ascii="Times New Roman" w:hAnsi="Times New Roman" w:cs="Times New Roman"/>
        </w:rPr>
        <w:t xml:space="preserve">/ReadMe gives an example of working file set-up. </w:t>
      </w:r>
    </w:p>
    <w:p w14:paraId="0EB16104" w14:textId="5D7F456F" w:rsidR="00546A04" w:rsidRDefault="0088057E" w:rsidP="00546A04">
      <w:r>
        <w:t>______________________________________________________________________________</w:t>
      </w:r>
    </w:p>
    <w:p w14:paraId="66D2788C" w14:textId="47794A08" w:rsidR="00546A04" w:rsidRPr="0088057E" w:rsidRDefault="000566BC" w:rsidP="00546A04">
      <w:pPr>
        <w:rPr>
          <w:b/>
          <w:bCs/>
        </w:rPr>
      </w:pPr>
      <w:r>
        <w:rPr>
          <w:b/>
          <w:bCs/>
        </w:rPr>
        <w:t>Running</w:t>
      </w:r>
      <w:r w:rsidR="00546A04" w:rsidRPr="0088057E">
        <w:rPr>
          <w:b/>
          <w:bCs/>
        </w:rPr>
        <w:t xml:space="preserve"> CICADA</w:t>
      </w:r>
      <w:r w:rsidR="00B72803" w:rsidRPr="0088057E">
        <w:rPr>
          <w:b/>
          <w:bCs/>
        </w:rPr>
        <w:t xml:space="preserve"> (Recommended methods)</w:t>
      </w:r>
      <w:r w:rsidR="00546A04" w:rsidRPr="0088057E">
        <w:rPr>
          <w:b/>
          <w:bCs/>
        </w:rPr>
        <w:t>:</w:t>
      </w:r>
    </w:p>
    <w:p w14:paraId="45269B16" w14:textId="776AC44C" w:rsidR="00546A04" w:rsidRPr="000566BC" w:rsidRDefault="00546A04" w:rsidP="00546A04">
      <w:pPr>
        <w:pStyle w:val="ListParagraph"/>
        <w:numPr>
          <w:ilvl w:val="0"/>
          <w:numId w:val="9"/>
        </w:numPr>
      </w:pPr>
      <w:r>
        <w:rPr>
          <w:rFonts w:ascii="Times New Roman" w:hAnsi="Times New Roman" w:cs="Times New Roman"/>
          <w:b/>
          <w:bCs/>
        </w:rPr>
        <w:t>Set Up</w:t>
      </w:r>
      <w:r w:rsidR="000566BC">
        <w:rPr>
          <w:rFonts w:ascii="Times New Roman" w:hAnsi="Times New Roman" w:cs="Times New Roman"/>
          <w:b/>
          <w:bCs/>
        </w:rPr>
        <w:t xml:space="preserve"> &amp; Script Preparation</w:t>
      </w:r>
    </w:p>
    <w:p w14:paraId="2E56B41A" w14:textId="55660065" w:rsidR="000566BC" w:rsidRPr="00546A04" w:rsidRDefault="000566BC" w:rsidP="000566BC">
      <w:pPr>
        <w:pStyle w:val="ListParagraph"/>
        <w:numPr>
          <w:ilvl w:val="1"/>
          <w:numId w:val="9"/>
        </w:numPr>
      </w:pPr>
      <w:r w:rsidRPr="00546A04">
        <w:t>Refer to CICADA/</w:t>
      </w:r>
      <w:proofErr w:type="spellStart"/>
      <w:r w:rsidRPr="00546A04">
        <w:t>example_CICADA_flow</w:t>
      </w:r>
      <w:proofErr w:type="spellEnd"/>
      <w:r w:rsidRPr="00546A04">
        <w:t xml:space="preserve">/ReadMe.docx to see how your data should be ideally structured. </w:t>
      </w:r>
    </w:p>
    <w:p w14:paraId="15699361" w14:textId="1E042C0C" w:rsidR="00546A04" w:rsidRPr="000566BC" w:rsidRDefault="00546A04" w:rsidP="00546A04">
      <w:pPr>
        <w:pStyle w:val="ListParagraph"/>
        <w:numPr>
          <w:ilvl w:val="1"/>
          <w:numId w:val="9"/>
        </w:numPr>
      </w:pPr>
      <w:r w:rsidRPr="004F3FF6">
        <w:rPr>
          <w:rFonts w:ascii="Times New Roman" w:hAnsi="Times New Roman" w:cs="Times New Roman"/>
        </w:rPr>
        <w:t>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Pr>
          <w:rFonts w:ascii="Times New Roman" w:hAnsi="Times New Roman" w:cs="Times New Roman"/>
        </w:rPr>
        <w:t xml:space="preserve"> has ready-made example scripts that you can configure</w:t>
      </w:r>
      <w:r w:rsidR="00584283">
        <w:rPr>
          <w:rFonts w:ascii="Times New Roman" w:hAnsi="Times New Roman" w:cs="Times New Roman"/>
        </w:rPr>
        <w:t>/adapt</w:t>
      </w:r>
      <w:r>
        <w:rPr>
          <w:rFonts w:ascii="Times New Roman" w:hAnsi="Times New Roman" w:cs="Times New Roman"/>
        </w:rPr>
        <w:t xml:space="preserve"> for your data</w:t>
      </w:r>
    </w:p>
    <w:p w14:paraId="03FD4BB0" w14:textId="5B969E86" w:rsidR="000566BC" w:rsidRPr="000566BC" w:rsidRDefault="000566BC" w:rsidP="000566BC">
      <w:pPr>
        <w:pStyle w:val="ListParagraph"/>
        <w:numPr>
          <w:ilvl w:val="0"/>
          <w:numId w:val="9"/>
        </w:numPr>
        <w:rPr>
          <w:b/>
          <w:bCs/>
        </w:rPr>
      </w:pPr>
      <w:r w:rsidRPr="000566BC">
        <w:rPr>
          <w:rFonts w:ascii="Times New Roman" w:hAnsi="Times New Roman" w:cs="Times New Roman"/>
          <w:b/>
          <w:bCs/>
        </w:rPr>
        <w:t>Automatic CICADA</w:t>
      </w:r>
      <w:r>
        <w:rPr>
          <w:rFonts w:ascii="Times New Roman" w:hAnsi="Times New Roman" w:cs="Times New Roman"/>
          <w:b/>
          <w:bCs/>
        </w:rPr>
        <w:t xml:space="preserve"> Pipeline</w:t>
      </w:r>
    </w:p>
    <w:p w14:paraId="67BD4677" w14:textId="02153E22" w:rsidR="000566BC" w:rsidRPr="000566BC" w:rsidRDefault="000566BC" w:rsidP="000566BC">
      <w:pPr>
        <w:pStyle w:val="ListParagraph"/>
        <w:numPr>
          <w:ilvl w:val="1"/>
          <w:numId w:val="9"/>
        </w:numPr>
      </w:pPr>
      <w:r>
        <w:rPr>
          <w:rFonts w:ascii="Times New Roman" w:hAnsi="Times New Roman" w:cs="Times New Roman"/>
        </w:rPr>
        <w:t xml:space="preserve">Run Either </w:t>
      </w:r>
      <w:proofErr w:type="spellStart"/>
      <w:r w:rsidRPr="004F3FF6">
        <w:rPr>
          <w:rFonts w:ascii="Times New Roman" w:hAnsi="Times New Roman" w:cs="Times New Roman"/>
        </w:rPr>
        <w:t>example_Auto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auto_CICADA</w:t>
      </w:r>
      <w:proofErr w:type="spellEnd"/>
      <w:r>
        <w:rPr>
          <w:rFonts w:ascii="Times New Roman" w:hAnsi="Times New Roman" w:cs="Times New Roman"/>
        </w:rPr>
        <w:t xml:space="preserve"> wrapper functions </w:t>
      </w:r>
    </w:p>
    <w:p w14:paraId="16A85BDA" w14:textId="4C28198B" w:rsidR="000566BC" w:rsidRDefault="000566BC" w:rsidP="000566BC">
      <w:pPr>
        <w:pStyle w:val="ListParagraph"/>
        <w:numPr>
          <w:ilvl w:val="1"/>
          <w:numId w:val="9"/>
        </w:numPr>
      </w:pPr>
      <w:r>
        <w:t xml:space="preserve">You can check subject QC: </w:t>
      </w:r>
      <w:proofErr w:type="spellStart"/>
      <w:r>
        <w:t>qc_plots</w:t>
      </w:r>
      <w:proofErr w:type="spellEnd"/>
      <w:r>
        <w:t xml:space="preserve"> &amp; network identifiability </w:t>
      </w:r>
      <w:proofErr w:type="spellStart"/>
      <w:r>
        <w:t>NIfTI</w:t>
      </w:r>
      <w:proofErr w:type="spellEnd"/>
      <w:r>
        <w:t xml:space="preserve"> (see </w:t>
      </w:r>
      <w:r w:rsidRPr="002B18A5">
        <w:rPr>
          <w:i/>
          <w:iCs/>
        </w:rPr>
        <w:t>Evaluating Subject-Level Quality Control Plots &amp; Metrics</w:t>
      </w:r>
      <w:r>
        <w:t xml:space="preserve"> section</w:t>
      </w:r>
      <w:r w:rsidR="002B18A5">
        <w:t xml:space="preserve"> for more details</w:t>
      </w:r>
      <w:r>
        <w:t>)</w:t>
      </w:r>
    </w:p>
    <w:p w14:paraId="7235D7D8" w14:textId="60CEA595" w:rsidR="000566BC" w:rsidRDefault="000566BC" w:rsidP="000566BC">
      <w:pPr>
        <w:pStyle w:val="ListParagraph"/>
        <w:numPr>
          <w:ilvl w:val="0"/>
          <w:numId w:val="9"/>
        </w:numPr>
      </w:pPr>
      <w:r w:rsidRPr="000566BC">
        <w:rPr>
          <w:b/>
          <w:bCs/>
        </w:rPr>
        <w:t>Manual CICADA Pipeline</w:t>
      </w:r>
      <w:r>
        <w:t xml:space="preserve"> (optional alternative to Automatic CICADA Pipeline)</w:t>
      </w:r>
    </w:p>
    <w:p w14:paraId="61554C9C" w14:textId="01D1F40E" w:rsidR="000566BC" w:rsidRDefault="000566BC" w:rsidP="000566BC">
      <w:pPr>
        <w:pStyle w:val="ListParagraph"/>
        <w:numPr>
          <w:ilvl w:val="1"/>
          <w:numId w:val="9"/>
        </w:numPr>
      </w:pPr>
      <w:r>
        <w:t>Still start with running Automatic CICADA Pipeline</w:t>
      </w:r>
    </w:p>
    <w:p w14:paraId="3F391C9E" w14:textId="77777777" w:rsidR="000566BC" w:rsidRDefault="000566BC" w:rsidP="000566BC">
      <w:pPr>
        <w:pStyle w:val="ListParagraph"/>
        <w:numPr>
          <w:ilvl w:val="1"/>
          <w:numId w:val="9"/>
        </w:numPr>
      </w:pPr>
      <w:r>
        <w:t>Perform Expedited Manual Labeling:</w:t>
      </w:r>
    </w:p>
    <w:p w14:paraId="0D0BC1ED" w14:textId="77777777" w:rsidR="000566BC" w:rsidRDefault="000566BC" w:rsidP="000566BC">
      <w:pPr>
        <w:pStyle w:val="ListParagraph"/>
        <w:numPr>
          <w:ilvl w:val="2"/>
          <w:numId w:val="9"/>
        </w:numPr>
      </w:pPr>
      <w:r>
        <w:t xml:space="preserve">Edit signal label column of IC_auto_checker.csv as needed and resave as IC_manual_checker.csv (see How to Run Manual CICADA section) </w:t>
      </w:r>
    </w:p>
    <w:p w14:paraId="1EF4BCE6" w14:textId="36BA1A00" w:rsidR="000566BC" w:rsidRDefault="000566BC" w:rsidP="000566BC">
      <w:pPr>
        <w:pStyle w:val="ListParagraph"/>
        <w:numPr>
          <w:ilvl w:val="1"/>
          <w:numId w:val="9"/>
        </w:numPr>
      </w:pPr>
      <w:r>
        <w:t>Now you can perform Manual CICADA:</w:t>
      </w:r>
    </w:p>
    <w:p w14:paraId="42EA7C5A" w14:textId="2BA1C49B" w:rsidR="000566BC" w:rsidRPr="004F3FF6" w:rsidRDefault="000566BC" w:rsidP="000566BC">
      <w:pPr>
        <w:pStyle w:val="ListParagraph"/>
        <w:numPr>
          <w:ilvl w:val="2"/>
          <w:numId w:val="9"/>
        </w:numPr>
        <w:rPr>
          <w:rFonts w:ascii="Times New Roman" w:hAnsi="Times New Roman" w:cs="Times New Roman"/>
        </w:rPr>
      </w:pPr>
      <w:r w:rsidRPr="004F3FF6">
        <w:rPr>
          <w:rFonts w:ascii="Times New Roman" w:hAnsi="Times New Roman" w:cs="Times New Roman"/>
        </w:rPr>
        <w:t xml:space="preserve">Run </w:t>
      </w:r>
      <w:proofErr w:type="spellStart"/>
      <w:r w:rsidRPr="004F3FF6">
        <w:rPr>
          <w:rFonts w:ascii="Times New Roman" w:hAnsi="Times New Roman" w:cs="Times New Roman"/>
        </w:rPr>
        <w:t>example_Manual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manual_CICADA</w:t>
      </w:r>
      <w:proofErr w:type="spellEnd"/>
      <w:r w:rsidRPr="004F3FF6">
        <w:rPr>
          <w:rFonts w:ascii="Times New Roman" w:hAnsi="Times New Roman" w:cs="Times New Roman"/>
        </w:rPr>
        <w:t xml:space="preserve"> (see “How to Run Manual CICADA” section</w:t>
      </w:r>
      <w:r>
        <w:rPr>
          <w:rFonts w:ascii="Times New Roman" w:hAnsi="Times New Roman" w:cs="Times New Roman"/>
        </w:rPr>
        <w:t xml:space="preserve"> for more details</w:t>
      </w:r>
      <w:r w:rsidRPr="004F3FF6">
        <w:rPr>
          <w:rFonts w:ascii="Times New Roman" w:hAnsi="Times New Roman" w:cs="Times New Roman"/>
        </w:rPr>
        <w:t xml:space="preserve">) </w:t>
      </w:r>
    </w:p>
    <w:p w14:paraId="6819DAC4" w14:textId="753699C8" w:rsidR="000566BC" w:rsidRPr="00D64332" w:rsidRDefault="00D64332" w:rsidP="000566BC">
      <w:pPr>
        <w:pStyle w:val="ListParagraph"/>
        <w:numPr>
          <w:ilvl w:val="0"/>
          <w:numId w:val="9"/>
        </w:numPr>
      </w:pPr>
      <w:r>
        <w:rPr>
          <w:b/>
          <w:bCs/>
        </w:rPr>
        <w:t xml:space="preserve">Group CICADA Pipeline </w:t>
      </w:r>
      <w:r>
        <w:t>(mainly a Quality Control checker and data organizer)</w:t>
      </w:r>
    </w:p>
    <w:p w14:paraId="53C9F013" w14:textId="4AB69461" w:rsidR="00D64332" w:rsidRDefault="00D64332" w:rsidP="00D64332">
      <w:pPr>
        <w:pStyle w:val="ListParagraph"/>
        <w:numPr>
          <w:ilvl w:val="1"/>
          <w:numId w:val="9"/>
        </w:numPr>
      </w:pPr>
      <w:r>
        <w:t>Always run AFTER either Automatic CICADA Pipeline OR Manual CICADA Pipeline</w:t>
      </w:r>
    </w:p>
    <w:p w14:paraId="70BD288E" w14:textId="21002149" w:rsidR="00584283" w:rsidRDefault="00584283" w:rsidP="00D64332">
      <w:pPr>
        <w:pStyle w:val="ListParagraph"/>
        <w:numPr>
          <w:ilvl w:val="1"/>
          <w:numId w:val="9"/>
        </w:numPr>
      </w:pPr>
      <w:r>
        <w:t xml:space="preserve">In </w:t>
      </w:r>
      <w:proofErr w:type="spellStart"/>
      <w:r w:rsidRPr="004F3FF6">
        <w:rPr>
          <w:rFonts w:ascii="Times New Roman" w:hAnsi="Times New Roman" w:cs="Times New Roman"/>
        </w:rPr>
        <w:t>example_Group_CICADA</w:t>
      </w:r>
      <w:proofErr w:type="spellEnd"/>
      <w:r>
        <w:t>: If you found data that you want to exclude from all analyses for sure, mark as an “exclude.” If you performed Manual CICADA on an image to correct IC classification, mark as an “adjusted.”</w:t>
      </w:r>
    </w:p>
    <w:p w14:paraId="651B2E08" w14:textId="4CCAAB89" w:rsidR="000566BC" w:rsidRPr="00546A04" w:rsidRDefault="00584283" w:rsidP="00182792">
      <w:pPr>
        <w:pStyle w:val="ListParagraph"/>
        <w:numPr>
          <w:ilvl w:val="2"/>
          <w:numId w:val="9"/>
        </w:numPr>
        <w:ind w:left="1440"/>
      </w:pPr>
      <w:r w:rsidRPr="003E725D">
        <w:rPr>
          <w:b/>
          <w:bCs/>
          <w:i/>
          <w:iCs/>
        </w:rPr>
        <w:t>Recommendation:</w:t>
      </w:r>
      <w:r>
        <w:t xml:space="preserve"> Only “exclude” </w:t>
      </w:r>
      <w:r w:rsidR="003E725D">
        <w:t>truly terrible data (e.g., only 10 ICs in total are generated, or no signal ICs are observed, or some clearly obvious issue);</w:t>
      </w:r>
      <w:r>
        <w:t xml:space="preserve"> CICADA will </w:t>
      </w:r>
      <w:r w:rsidR="003E725D">
        <w:t xml:space="preserve">otherwise </w:t>
      </w:r>
      <w:r>
        <w:t>automatically flag badly denoised data as a “</w:t>
      </w:r>
      <w:proofErr w:type="spellStart"/>
      <w:r>
        <w:t>cicada_outlier</w:t>
      </w:r>
      <w:proofErr w:type="spellEnd"/>
      <w:r>
        <w:t xml:space="preserve">.” Still, </w:t>
      </w:r>
      <w:r w:rsidR="003E725D">
        <w:t>excluding truly terrible data may help CICADA better automatically recognize other potentially problematic data</w:t>
      </w:r>
      <w:r w:rsidR="0065565F">
        <w:t xml:space="preserve">, given that </w:t>
      </w:r>
      <w:proofErr w:type="spellStart"/>
      <w:r w:rsidR="0065565F">
        <w:t>cicada_outliers</w:t>
      </w:r>
      <w:proofErr w:type="spellEnd"/>
      <w:r w:rsidR="0065565F">
        <w:t xml:space="preserve"> is looking for data outliers compared to the rest of the included data</w:t>
      </w:r>
      <w:r w:rsidR="003E725D">
        <w:t>.</w:t>
      </w:r>
    </w:p>
    <w:p w14:paraId="0D0F5C38" w14:textId="10FC8041" w:rsidR="006045C3" w:rsidRPr="00013791" w:rsidRDefault="006045C3" w:rsidP="006045C3">
      <w:pPr>
        <w:pStyle w:val="ListParagraph"/>
        <w:numPr>
          <w:ilvl w:val="0"/>
          <w:numId w:val="9"/>
        </w:numPr>
      </w:pPr>
      <w:r>
        <w:rPr>
          <w:b/>
          <w:bCs/>
        </w:rPr>
        <w:t>Running Group CICADA</w:t>
      </w:r>
      <w:r w:rsidR="00B72803">
        <w:rPr>
          <w:b/>
          <w:bCs/>
        </w:rPr>
        <w:t xml:space="preserve"> </w:t>
      </w:r>
      <w:r w:rsidR="00B72803" w:rsidRPr="00CA04DF">
        <w:t>(to be run after either Automatic CICADA [typical] or Manual CICADA pipelines) – mainly a QC check and data organizer!</w:t>
      </w:r>
    </w:p>
    <w:p w14:paraId="7C7098F6" w14:textId="646BB985" w:rsidR="00013791" w:rsidRDefault="00013791" w:rsidP="00013791">
      <w:pPr>
        <w:pStyle w:val="ListParagraph"/>
        <w:numPr>
          <w:ilvl w:val="1"/>
          <w:numId w:val="9"/>
        </w:numPr>
      </w:pPr>
      <w:r>
        <w:lastRenderedPageBreak/>
        <w:t>Update Group CICADA script from results from your QC Checks (after running Automatic/Manual CICADA)</w:t>
      </w:r>
    </w:p>
    <w:p w14:paraId="3D9CE2DB" w14:textId="0A54354E" w:rsidR="00013791" w:rsidRDefault="00013791" w:rsidP="00013791">
      <w:pPr>
        <w:pStyle w:val="ListParagraph"/>
        <w:numPr>
          <w:ilvl w:val="1"/>
          <w:numId w:val="9"/>
        </w:numPr>
      </w:pPr>
      <w:r>
        <w:t>Run Group CICADA</w:t>
      </w:r>
    </w:p>
    <w:p w14:paraId="2F0D4F35" w14:textId="5DB5F35B" w:rsidR="003E4125" w:rsidRDefault="003E4125" w:rsidP="003E4125">
      <w:pPr>
        <w:pStyle w:val="ListParagraph"/>
        <w:numPr>
          <w:ilvl w:val="2"/>
          <w:numId w:val="9"/>
        </w:numPr>
        <w:rPr>
          <w:rFonts w:ascii="Times New Roman" w:hAnsi="Times New Roman" w:cs="Times New Roman"/>
        </w:rPr>
      </w:pPr>
      <w:r w:rsidRPr="000D47E3">
        <w:rPr>
          <w:rFonts w:ascii="Times New Roman" w:hAnsi="Times New Roman" w:cs="Times New Roman"/>
          <w:b/>
          <w:bCs/>
          <w:i/>
          <w:iCs/>
        </w:rPr>
        <w:t>Recommendation:</w:t>
      </w:r>
      <w:r>
        <w:rPr>
          <w:rFonts w:ascii="Times New Roman" w:hAnsi="Times New Roman" w:cs="Times New Roman"/>
        </w:rPr>
        <w:t xml:space="preserve"> for Group CICADA set detrend to 2</w:t>
      </w:r>
      <w:r w:rsidRPr="000D47E3">
        <w:rPr>
          <w:rFonts w:ascii="Times New Roman" w:hAnsi="Times New Roman" w:cs="Times New Roman"/>
          <w:vertAlign w:val="superscript"/>
        </w:rPr>
        <w:t>nd</w:t>
      </w:r>
      <w:r>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Default="00013791" w:rsidP="00013791">
      <w:pPr>
        <w:pStyle w:val="ListParagraph"/>
        <w:numPr>
          <w:ilvl w:val="2"/>
          <w:numId w:val="9"/>
        </w:numPr>
      </w:pPr>
      <w:r>
        <w:t>Check Group QC</w:t>
      </w:r>
      <w:r w:rsidR="00B72803">
        <w:t xml:space="preserve"> plots (</w:t>
      </w:r>
      <w:r w:rsidR="0088057E">
        <w:t xml:space="preserve">There will be </w:t>
      </w:r>
      <w:r w:rsidR="003E725D">
        <w:t>2</w:t>
      </w:r>
      <w:r w:rsidR="0088057E">
        <w:t xml:space="preserve"> different QC images: (1) a QC image for all the data</w:t>
      </w:r>
      <w:r w:rsidR="003E725D">
        <w:t xml:space="preserve"> that wasn’t explicitly excluded</w:t>
      </w:r>
      <w:r w:rsidR="0088057E">
        <w:t xml:space="preserve">; (2) a QC image with </w:t>
      </w:r>
      <w:proofErr w:type="spellStart"/>
      <w:r w:rsidR="0088057E">
        <w:t>cicada_outliers</w:t>
      </w:r>
      <w:proofErr w:type="spellEnd"/>
      <w:r w:rsidR="0088057E">
        <w:t xml:space="preserve"> (denoising outliers that were automatically flagged by CICADA) removed.</w:t>
      </w:r>
      <w:r w:rsidR="002B18A5">
        <w:t xml:space="preserve"> See </w:t>
      </w:r>
      <w:r w:rsidR="002B18A5" w:rsidRPr="002B18A5">
        <w:rPr>
          <w:i/>
          <w:iCs/>
        </w:rPr>
        <w:t>Evaluating Group-Level Quality Control &amp; Metrics</w:t>
      </w:r>
      <w:r w:rsidR="002B18A5">
        <w:t xml:space="preserve"> section for more details.</w:t>
      </w:r>
    </w:p>
    <w:p w14:paraId="6009EDB0" w14:textId="48621C6E" w:rsidR="000566BC" w:rsidRDefault="000566BC" w:rsidP="000566BC">
      <w:pPr>
        <w:pStyle w:val="ListParagraph"/>
        <w:numPr>
          <w:ilvl w:val="1"/>
          <w:numId w:val="9"/>
        </w:numPr>
      </w:pPr>
      <w:r>
        <w:t>Run your favorite analyses!</w:t>
      </w:r>
    </w:p>
    <w:p w14:paraId="41337CB2" w14:textId="32E3C849" w:rsidR="00B72803" w:rsidRDefault="00B72803" w:rsidP="00013791">
      <w:pPr>
        <w:pStyle w:val="ListParagraph"/>
        <w:numPr>
          <w:ilvl w:val="2"/>
          <w:numId w:val="9"/>
        </w:numPr>
      </w:pPr>
      <w:r w:rsidRPr="00CA04DF">
        <w:rPr>
          <w:b/>
          <w:bCs/>
          <w:i/>
          <w:iCs/>
        </w:rPr>
        <w:t>Recommendation</w:t>
      </w:r>
      <w:r>
        <w:rPr>
          <w:b/>
          <w:bCs/>
        </w:rPr>
        <w:t xml:space="preserve">: </w:t>
      </w:r>
      <w:r w:rsidR="000566BC">
        <w:t xml:space="preserve">More than likely, analyses should continue by removing </w:t>
      </w:r>
      <w:proofErr w:type="spellStart"/>
      <w:r w:rsidR="000566BC">
        <w:t>cicada_outliers</w:t>
      </w:r>
      <w:proofErr w:type="spellEnd"/>
      <w:r w:rsidR="000566BC">
        <w:t>, which is simple to do given that</w:t>
      </w:r>
      <w:r w:rsidR="003E725D">
        <w:t xml:space="preserve"> </w:t>
      </w:r>
      <w:proofErr w:type="spellStart"/>
      <w:r w:rsidR="000566BC">
        <w:t>cicada_outliers</w:t>
      </w:r>
      <w:proofErr w:type="spellEnd"/>
      <w:r w:rsidR="000566BC">
        <w:t xml:space="preserve"> are marked in the </w:t>
      </w:r>
      <w:proofErr w:type="spellStart"/>
      <w:r w:rsidR="000566BC">
        <w:t>group_qc_table</w:t>
      </w:r>
      <w:proofErr w:type="spellEnd"/>
      <w:r w:rsidR="000566BC">
        <w:t xml:space="preserve"> output from Group CICADA.</w:t>
      </w:r>
      <w:r w:rsidR="00FE2C93">
        <w:t xml:space="preserve"> This is especially confirmed in the Group CICADA QC plots with </w:t>
      </w:r>
      <w:proofErr w:type="spellStart"/>
      <w:r w:rsidR="00FE2C93">
        <w:t>cicada_outliers</w:t>
      </w:r>
      <w:proofErr w:type="spellEnd"/>
      <w:r w:rsidR="00FE2C93">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lastRenderedPageBreak/>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lastRenderedPageBreak/>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lastRenderedPageBreak/>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w:t>
      </w:r>
      <w:r w:rsidR="00247E0B" w:rsidRPr="005F409E">
        <w:lastRenderedPageBreak/>
        <w:t xml:space="preserve">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lastRenderedPageBreak/>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 xml:space="preserve">They must have the same naming as above for CICADA to </w:t>
      </w:r>
      <w:r w:rsidR="003346CC">
        <w:lastRenderedPageBreak/>
        <w:t>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w:t>
      </w:r>
      <w:r w:rsidR="00C375DB" w:rsidRPr="005F409E">
        <w:lastRenderedPageBreak/>
        <w:t xml:space="preserve">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lastRenderedPageBreak/>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lastRenderedPageBreak/>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272D4F9C" w14:textId="09DA69F9" w:rsidR="00814787" w:rsidRDefault="00814787" w:rsidP="006045C3">
            <w:pPr>
              <w:rPr>
                <w:noProof/>
                <w:shd w:val="clear" w:color="auto" w:fill="191919"/>
                <w14:ligatures w14:val="standardContextual"/>
              </w:rPr>
            </w:pPr>
            <w:r>
              <w:rPr>
                <w:noProof/>
                <w14:ligatures w14:val="standardContextual"/>
              </w:rPr>
              <w:lastRenderedPageBreak/>
              <w:t xml:space="preserve"> </w:t>
            </w:r>
          </w:p>
          <w:p w14:paraId="7552C3D5" w14:textId="3A6D2AA1" w:rsidR="00814787" w:rsidRPr="00814787" w:rsidRDefault="00814787" w:rsidP="006045C3">
            <w:pPr>
              <w:rPr>
                <w:noProof/>
                <w14:ligatures w14:val="standardContextual"/>
              </w:rPr>
            </w:pPr>
            <w:r w:rsidRPr="00814787">
              <w:rPr>
                <w:noProof/>
                <w:shd w:val="clear" w:color="auto" w:fill="191919"/>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435648F0">
                  <wp:extent cx="5586730" cy="8229600"/>
                  <wp:effectExtent l="0" t="0" r="127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586730" cy="8229600"/>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lastRenderedPageBreak/>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w:t>
      </w:r>
      <w:proofErr w:type="spellStart"/>
      <w:r>
        <w:t>IC_probs_networks</w:t>
      </w:r>
      <w:proofErr w:type="spellEnd"/>
      <w:r>
        <w:t>),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manually-adjusted data in the Group CICADA analyses, and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w:t>
      </w:r>
      <w:proofErr w:type="spellStart"/>
      <w:r w:rsidR="00B52257">
        <w:t>IC_probs_networks</w:t>
      </w:r>
      <w:proofErr w:type="spellEnd"/>
      <w:r w:rsidR="00B52257">
        <w:t>),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 xml:space="preserve">saves noise profile correlation </w:t>
      </w:r>
      <w:r w:rsidRPr="00013791">
        <w:rPr>
          <w:u w:val="single"/>
        </w:rPr>
        <w:lastRenderedPageBreak/>
        <w:t>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lastRenderedPageBreak/>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66BC"/>
    <w:rsid w:val="00057393"/>
    <w:rsid w:val="00061781"/>
    <w:rsid w:val="000856FC"/>
    <w:rsid w:val="00092FFA"/>
    <w:rsid w:val="00094836"/>
    <w:rsid w:val="00094E2B"/>
    <w:rsid w:val="0009603C"/>
    <w:rsid w:val="000A57EB"/>
    <w:rsid w:val="000A6DB5"/>
    <w:rsid w:val="000A6E2F"/>
    <w:rsid w:val="000A7832"/>
    <w:rsid w:val="000A7E06"/>
    <w:rsid w:val="000C08F0"/>
    <w:rsid w:val="000C3FA3"/>
    <w:rsid w:val="000C4013"/>
    <w:rsid w:val="000C5499"/>
    <w:rsid w:val="000D4600"/>
    <w:rsid w:val="000D47E3"/>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63230"/>
    <w:rsid w:val="0026580E"/>
    <w:rsid w:val="00275BF4"/>
    <w:rsid w:val="0028708A"/>
    <w:rsid w:val="00294C3A"/>
    <w:rsid w:val="00296FBE"/>
    <w:rsid w:val="00297980"/>
    <w:rsid w:val="002A3E13"/>
    <w:rsid w:val="002A4066"/>
    <w:rsid w:val="002A5BC5"/>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2EF0"/>
    <w:rsid w:val="0065565F"/>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14787"/>
    <w:rsid w:val="0082068F"/>
    <w:rsid w:val="00827899"/>
    <w:rsid w:val="008305E4"/>
    <w:rsid w:val="00857B52"/>
    <w:rsid w:val="008708DE"/>
    <w:rsid w:val="0088057E"/>
    <w:rsid w:val="00886F8C"/>
    <w:rsid w:val="0088710A"/>
    <w:rsid w:val="008A271D"/>
    <w:rsid w:val="008C35CF"/>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82F5F"/>
    <w:rsid w:val="00991E45"/>
    <w:rsid w:val="00992CB5"/>
    <w:rsid w:val="00993EEA"/>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F37B5"/>
    <w:rsid w:val="00B011FB"/>
    <w:rsid w:val="00B03D55"/>
    <w:rsid w:val="00B207A7"/>
    <w:rsid w:val="00B2138C"/>
    <w:rsid w:val="00B248BB"/>
    <w:rsid w:val="00B25D9D"/>
    <w:rsid w:val="00B31823"/>
    <w:rsid w:val="00B448DA"/>
    <w:rsid w:val="00B521F9"/>
    <w:rsid w:val="00B52257"/>
    <w:rsid w:val="00B527DC"/>
    <w:rsid w:val="00B56846"/>
    <w:rsid w:val="00B56F74"/>
    <w:rsid w:val="00B677ED"/>
    <w:rsid w:val="00B72803"/>
    <w:rsid w:val="00B75370"/>
    <w:rsid w:val="00B90C85"/>
    <w:rsid w:val="00B94BBE"/>
    <w:rsid w:val="00B94E46"/>
    <w:rsid w:val="00B95E31"/>
    <w:rsid w:val="00BA01B7"/>
    <w:rsid w:val="00BA200A"/>
    <w:rsid w:val="00BA5D8F"/>
    <w:rsid w:val="00BB400A"/>
    <w:rsid w:val="00BB76E3"/>
    <w:rsid w:val="00BD0684"/>
    <w:rsid w:val="00BD108F"/>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4332"/>
    <w:rsid w:val="00D66737"/>
    <w:rsid w:val="00D716D2"/>
    <w:rsid w:val="00DA16BE"/>
    <w:rsid w:val="00DC1D35"/>
    <w:rsid w:val="00DD06AA"/>
    <w:rsid w:val="00DD1AEA"/>
    <w:rsid w:val="00DD1BBF"/>
    <w:rsid w:val="00DD6E3C"/>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30</Pages>
  <Words>13596</Words>
  <Characters>77499</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0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80</cp:revision>
  <dcterms:created xsi:type="dcterms:W3CDTF">2024-07-19T22:59:00Z</dcterms:created>
  <dcterms:modified xsi:type="dcterms:W3CDTF">2025-06-13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